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D37979" w14:textId="2F9CD759" w:rsidR="00272A8E" w:rsidRPr="00FB4C9F" w:rsidRDefault="00272A8E">
      <w:pPr>
        <w:rPr>
          <w:color w:val="0070C0"/>
        </w:rPr>
      </w:pPr>
      <w:r w:rsidRPr="00FB4C9F">
        <w:rPr>
          <w:color w:val="0070C0"/>
        </w:rPr>
        <w:t>We thank the reviewers for thorough consideration of the manuscript and the constructive comments, which contributed to the improvement of this paper, point by point responses are presented below.</w:t>
      </w:r>
    </w:p>
    <w:p w14:paraId="539EBC6F" w14:textId="23E8B0CD" w:rsidR="006E068E" w:rsidRPr="00272A8E" w:rsidRDefault="00ED6330">
      <w:r w:rsidRPr="00272A8E">
        <w:t>Reply to reviewer 1</w:t>
      </w:r>
    </w:p>
    <w:p w14:paraId="72403558" w14:textId="77777777" w:rsidR="00ED6330" w:rsidRPr="00272A8E" w:rsidRDefault="00ED6330" w:rsidP="00ED6330">
      <w:r w:rsidRPr="00272A8E">
        <w:rPr>
          <w:b/>
          <w:bCs/>
        </w:rPr>
        <w:t>Review for ‘Marine Organic Aerosols at Mace Head: Effects from Phytoplankton and Source Region Variability’ by Chevassus et al., submitted for publication in Atmospheric Chemistry and Physics (ACP)</w:t>
      </w:r>
    </w:p>
    <w:p w14:paraId="244B6A34" w14:textId="77777777" w:rsidR="00ED6330" w:rsidRPr="00272A8E" w:rsidRDefault="00ED6330" w:rsidP="00ED6330">
      <w:r w:rsidRPr="00272A8E">
        <w:t>Chevassus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7C3622D4" w14:textId="77777777" w:rsidR="00ED6330" w:rsidRPr="00272A8E" w:rsidRDefault="00ED6330" w:rsidP="00ED6330">
      <w:r w:rsidRPr="00272A8E">
        <w:rPr>
          <w:b/>
          <w:bCs/>
        </w:rPr>
        <w:t>Quality of the figures:</w:t>
      </w:r>
    </w:p>
    <w:p w14:paraId="43E32C55" w14:textId="77777777" w:rsidR="00ED6330" w:rsidRPr="00272A8E" w:rsidRDefault="00ED6330" w:rsidP="00ED6330">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D288288" w14:textId="77777777" w:rsidR="00ED6330" w:rsidRPr="00272A8E" w:rsidRDefault="00ED6330" w:rsidP="00ED6330">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188462C7" w14:textId="7B0117C9" w:rsidR="00DF4A1E" w:rsidRPr="0048748D" w:rsidRDefault="00DF4A1E" w:rsidP="00ED6330">
      <w:pPr>
        <w:rPr>
          <w:color w:val="0070C0"/>
        </w:rPr>
      </w:pPr>
      <w:r w:rsidRPr="0048748D">
        <w:rPr>
          <w:color w:val="0070C0"/>
        </w:rPr>
        <w:t>Figures resolutions</w:t>
      </w:r>
      <w:r w:rsidR="005932B8" w:rsidRPr="0048748D">
        <w:rPr>
          <w:color w:val="0070C0"/>
        </w:rPr>
        <w:t xml:space="preserve"> and consistency</w:t>
      </w:r>
      <w:r w:rsidRPr="0048748D">
        <w:rPr>
          <w:color w:val="0070C0"/>
        </w:rPr>
        <w:t xml:space="preserve"> were improved throughout </w:t>
      </w:r>
      <w:r w:rsidR="005932B8" w:rsidRPr="0048748D">
        <w:rPr>
          <w:color w:val="0070C0"/>
        </w:rPr>
        <w:t xml:space="preserve">the </w:t>
      </w:r>
      <w:r w:rsidRPr="0048748D">
        <w:rPr>
          <w:color w:val="0070C0"/>
        </w:rPr>
        <w:t>paper</w:t>
      </w:r>
      <w:r w:rsidR="00FB4C9F">
        <w:rPr>
          <w:color w:val="0070C0"/>
        </w:rPr>
        <w:t xml:space="preserve">. </w:t>
      </w:r>
    </w:p>
    <w:p w14:paraId="16248A74" w14:textId="77777777" w:rsidR="00ED6330" w:rsidRPr="00272A8E" w:rsidRDefault="00ED6330" w:rsidP="00ED6330">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12E03F1D" w14:textId="095DB6EB" w:rsidR="00ED6330" w:rsidRPr="0048748D" w:rsidRDefault="00ED6330" w:rsidP="00ED6330">
      <w:pPr>
        <w:rPr>
          <w:color w:val="0070C0"/>
        </w:rPr>
      </w:pPr>
      <w:r w:rsidRPr="0048748D">
        <w:rPr>
          <w:color w:val="0070C0"/>
        </w:rPr>
        <w:t> </w:t>
      </w:r>
      <w:r w:rsidR="00D15BCE" w:rsidRPr="0048748D">
        <w:rPr>
          <w:color w:val="0070C0"/>
        </w:rPr>
        <w:t xml:space="preserve">Done, </w:t>
      </w:r>
      <w:r w:rsidR="00272A8E" w:rsidRPr="0048748D">
        <w:rPr>
          <w:color w:val="0070C0"/>
        </w:rPr>
        <w:t>w</w:t>
      </w:r>
      <w:r w:rsidR="00D15BCE" w:rsidRPr="0048748D">
        <w:rPr>
          <w:color w:val="0070C0"/>
        </w:rPr>
        <w:t>e express o</w:t>
      </w:r>
      <w:r w:rsidR="00272A8E" w:rsidRPr="0048748D">
        <w:rPr>
          <w:color w:val="0070C0"/>
        </w:rPr>
        <w:t>u</w:t>
      </w:r>
      <w:r w:rsidR="00D15BCE" w:rsidRPr="0048748D">
        <w:rPr>
          <w:color w:val="0070C0"/>
        </w:rPr>
        <w:t>r gratitude to the reviewer for their attention to these details.</w:t>
      </w:r>
    </w:p>
    <w:p w14:paraId="3FE1ED23" w14:textId="77777777" w:rsidR="00ED6330" w:rsidRPr="00272A8E" w:rsidRDefault="00ED6330" w:rsidP="00ED6330">
      <w:r w:rsidRPr="00272A8E">
        <w:rPr>
          <w:b/>
          <w:bCs/>
        </w:rPr>
        <w:t>Introduction:</w:t>
      </w:r>
    </w:p>
    <w:p w14:paraId="59533AFE" w14:textId="77777777" w:rsidR="00ED6330" w:rsidRPr="00272A8E" w:rsidRDefault="00ED6330" w:rsidP="00ED6330">
      <w:r w:rsidRPr="00272A8E">
        <w:t xml:space="preserve">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w:t>
      </w:r>
      <w:r w:rsidRPr="00272A8E">
        <w:lastRenderedPageBreak/>
        <w:t>sentences summarizing the current understanding of these aerosol groups would be beneficial.</w:t>
      </w:r>
    </w:p>
    <w:p w14:paraId="690B15F6" w14:textId="77777777" w:rsidR="00ED6330" w:rsidRPr="00272A8E" w:rsidRDefault="00ED6330" w:rsidP="00ED6330">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measurements or establish a significant connection to CCN, I would recommend shortening this section.</w:t>
      </w:r>
    </w:p>
    <w:p w14:paraId="69566996" w14:textId="77777777" w:rsidR="00ED6330" w:rsidRPr="00272A8E" w:rsidRDefault="00ED6330" w:rsidP="00ED6330">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7D1A0471" w14:textId="75691D98" w:rsidR="00623796" w:rsidRPr="00FD4BF5" w:rsidRDefault="00D15BCE" w:rsidP="00ED6330">
      <w:pPr>
        <w:rPr>
          <w:color w:val="0070C0"/>
        </w:rPr>
      </w:pPr>
      <w:r w:rsidRPr="00FD4BF5">
        <w:rPr>
          <w:color w:val="0070C0"/>
        </w:rPr>
        <w:t xml:space="preserve">The introduction was changed to add some more background </w:t>
      </w:r>
      <w:r w:rsidR="00623796" w:rsidRPr="00FD4BF5">
        <w:rPr>
          <w:color w:val="0070C0"/>
        </w:rPr>
        <w:t>on oxidised aerosols, MSA and peat</w:t>
      </w:r>
      <w:r w:rsidRPr="00FD4BF5">
        <w:rPr>
          <w:color w:val="0070C0"/>
        </w:rPr>
        <w:t>.</w:t>
      </w:r>
      <w:r w:rsidR="00623796" w:rsidRPr="00FD4BF5">
        <w:rPr>
          <w:color w:val="0070C0"/>
        </w:rPr>
        <w:t xml:space="preserve"> The CCN section in the introduction was shortened and more details on the PMF were added</w:t>
      </w:r>
      <w:r w:rsidR="00D1481C">
        <w:rPr>
          <w:color w:val="0070C0"/>
        </w:rPr>
        <w:t xml:space="preserve"> </w:t>
      </w:r>
      <w:r w:rsidR="00FB4C9F">
        <w:rPr>
          <w:color w:val="0070C0"/>
        </w:rPr>
        <w:t>in the introduction</w:t>
      </w:r>
      <w:r w:rsidR="00D1481C">
        <w:rPr>
          <w:color w:val="0070C0"/>
        </w:rPr>
        <w:t xml:space="preserve"> section.</w:t>
      </w:r>
    </w:p>
    <w:p w14:paraId="331D9CEC" w14:textId="77777777" w:rsidR="00ED6330" w:rsidRPr="00272A8E" w:rsidRDefault="00ED6330" w:rsidP="00ED6330">
      <w:r w:rsidRPr="00272A8E">
        <w:rPr>
          <w:b/>
          <w:bCs/>
        </w:rPr>
        <w:t>Further comments:</w:t>
      </w:r>
    </w:p>
    <w:p w14:paraId="1219E620" w14:textId="75A79E04" w:rsidR="00ED6330" w:rsidRPr="00272A8E" w:rsidRDefault="00ED6330" w:rsidP="00ED6330">
      <w:pPr>
        <w:rPr>
          <w:color w:val="00B0F0"/>
        </w:rPr>
      </w:pPr>
      <w:r w:rsidRPr="00272A8E">
        <w:t>L54: You mention that sea spray aerosol particles are enriched in biogenic organic aerosol. Could you please clarify relative to, or in comparison with, what this enrichment is observed?</w:t>
      </w:r>
      <w:r w:rsidR="003B2C5A" w:rsidRPr="00272A8E">
        <w:br/>
      </w:r>
      <w:r w:rsidR="006A7D5F" w:rsidRPr="0048748D">
        <w:rPr>
          <w:color w:val="0070C0"/>
        </w:rPr>
        <w:t>The text has been revised for clarity.</w:t>
      </w:r>
    </w:p>
    <w:p w14:paraId="069E0BAE" w14:textId="77777777" w:rsidR="00ED6330" w:rsidRPr="00272A8E" w:rsidRDefault="00ED6330" w:rsidP="00ED6330">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0900D34C" w14:textId="33ED859C" w:rsidR="00AE01B5" w:rsidRPr="00FD4BF5" w:rsidRDefault="00AE01B5" w:rsidP="00ED6330">
      <w:pPr>
        <w:rPr>
          <w:color w:val="0070C0"/>
        </w:rPr>
      </w:pPr>
      <w:r w:rsidRPr="00FD4BF5">
        <w:rPr>
          <w:color w:val="0070C0"/>
        </w:rPr>
        <w:t xml:space="preserve">The HR-ToF-AMS size range is approximately 35 nm to  </w:t>
      </w:r>
      <w:ins w:id="0" w:author="Ovadnevaite, Jurgita" w:date="2024-12-10T10:17:00Z" w16du:dateUtc="2024-12-10T10:17:00Z">
        <w:r w:rsidR="006A7D5F" w:rsidRPr="00FD4BF5">
          <w:rPr>
            <w:color w:val="0070C0"/>
          </w:rPr>
          <w:t>&gt;</w:t>
        </w:r>
      </w:ins>
      <w:r w:rsidRPr="00FD4BF5">
        <w:rPr>
          <w:color w:val="0070C0"/>
        </w:rPr>
        <w:t xml:space="preserve">1 </w:t>
      </w:r>
      <w:bookmarkStart w:id="1" w:name="_Hlk184740439"/>
      <w:proofErr w:type="spellStart"/>
      <w:r w:rsidRPr="00FD4BF5">
        <w:rPr>
          <w:color w:val="0070C0"/>
        </w:rPr>
        <w:t>μ</w:t>
      </w:r>
      <w:bookmarkEnd w:id="1"/>
      <w:r w:rsidRPr="00FD4BF5">
        <w:rPr>
          <w:color w:val="0070C0"/>
        </w:rPr>
        <w:t>m</w:t>
      </w:r>
      <w:proofErr w:type="spellEnd"/>
      <w:r w:rsidRPr="00FD4BF5">
        <w:rPr>
          <w:color w:val="0070C0"/>
        </w:rPr>
        <w:t xml:space="preserve"> in vacuum aerodynamic diameter </w:t>
      </w:r>
      <w:r w:rsidRPr="00FD4BF5">
        <w:rPr>
          <w:color w:val="0070C0"/>
        </w:rPr>
        <w:fldChar w:fldCharType="begin"/>
      </w:r>
      <w:r w:rsidRPr="00FD4BF5">
        <w:rPr>
          <w:color w:val="0070C0"/>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FD4BF5">
        <w:rPr>
          <w:color w:val="0070C0"/>
        </w:rPr>
        <w:fldChar w:fldCharType="separate"/>
      </w:r>
      <w:r w:rsidRPr="00FD4BF5">
        <w:rPr>
          <w:rFonts w:ascii="Aptos" w:hAnsi="Aptos"/>
          <w:color w:val="0070C0"/>
        </w:rPr>
        <w:t>(DeCarlo et al., 2006)</w:t>
      </w:r>
      <w:r w:rsidRPr="00FD4BF5">
        <w:rPr>
          <w:color w:val="0070C0"/>
        </w:rPr>
        <w:fldChar w:fldCharType="end"/>
      </w:r>
      <w:r w:rsidRPr="00FD4BF5">
        <w:rPr>
          <w:color w:val="0070C0"/>
        </w:rPr>
        <w:t xml:space="preserve">, </w:t>
      </w:r>
      <w:r w:rsidR="006A7D5F" w:rsidRPr="00FD4BF5">
        <w:rPr>
          <w:color w:val="0070C0"/>
        </w:rPr>
        <w:t>which roughly corresponds to PM1 fraction of the aerosols</w:t>
      </w:r>
      <w:r w:rsidR="006271BD" w:rsidRPr="00FD4BF5">
        <w:rPr>
          <w:color w:val="0070C0"/>
        </w:rPr>
        <w:t>.</w:t>
      </w:r>
      <w:r w:rsidR="006A7D5F" w:rsidRPr="00FD4BF5">
        <w:rPr>
          <w:color w:val="0070C0"/>
        </w:rPr>
        <w:t xml:space="preserve"> The clarification was added to the manuscript. </w:t>
      </w:r>
    </w:p>
    <w:p w14:paraId="7FC0A76A" w14:textId="01AEFA07" w:rsidR="003B2C5A" w:rsidRPr="00272A8E" w:rsidRDefault="00ED6330" w:rsidP="00ED6330">
      <w:r w:rsidRPr="00272A8E">
        <w:t>L176: Maybe "arrival height" might be more appropriate than 'starting height</w:t>
      </w:r>
      <w:proofErr w:type="gramStart"/>
      <w:r w:rsidRPr="00272A8E">
        <w:t>'?</w:t>
      </w:r>
      <w:r w:rsidR="006271BD" w:rsidRPr="00272A8E">
        <w:t>#</w:t>
      </w:r>
      <w:proofErr w:type="gramEnd"/>
    </w:p>
    <w:p w14:paraId="02D68098" w14:textId="64F8A55A" w:rsidR="006271BD" w:rsidRPr="00CB060B" w:rsidRDefault="006271BD" w:rsidP="00ED6330">
      <w:pPr>
        <w:rPr>
          <w:color w:val="0070C0"/>
        </w:rPr>
      </w:pPr>
      <w:r w:rsidRPr="00CB060B">
        <w:rPr>
          <w:color w:val="0070C0"/>
        </w:rPr>
        <w:t>The text has been edited, thank you.</w:t>
      </w:r>
    </w:p>
    <w:p w14:paraId="50C52C5D" w14:textId="77777777" w:rsidR="00ED6330" w:rsidRPr="00272A8E" w:rsidRDefault="00ED6330" w:rsidP="00ED6330">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2F9A0608" w14:textId="2818CADE" w:rsidR="002F0497" w:rsidRPr="00CB060B" w:rsidRDefault="002F0497" w:rsidP="00ED6330">
      <w:pPr>
        <w:rPr>
          <w:color w:val="0070C0"/>
        </w:rPr>
      </w:pPr>
      <w:r w:rsidRPr="00CB060B">
        <w:rPr>
          <w:color w:val="0070C0"/>
        </w:rPr>
        <w:t>Done</w:t>
      </w:r>
      <w:r w:rsidR="00E613E2" w:rsidRPr="00CB060B">
        <w:rPr>
          <w:color w:val="0070C0"/>
        </w:rPr>
        <w:t xml:space="preserve">, </w:t>
      </w:r>
      <w:r w:rsidRPr="00CB060B">
        <w:rPr>
          <w:color w:val="0070C0"/>
        </w:rPr>
        <w:t>thank you.</w:t>
      </w:r>
    </w:p>
    <w:p w14:paraId="547E4E2A" w14:textId="77777777" w:rsidR="00FB4D0B" w:rsidRDefault="00ED6330" w:rsidP="00ED6330">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p>
    <w:p w14:paraId="524D0FC0" w14:textId="4866963D" w:rsidR="006271BD" w:rsidRPr="00FB4D0B" w:rsidRDefault="00FB4D0B" w:rsidP="00ED6330">
      <w:pPr>
        <w:rPr>
          <w:color w:val="0070C0"/>
        </w:rPr>
      </w:pPr>
      <w:r w:rsidRPr="00FB4D0B">
        <w:rPr>
          <w:color w:val="0070C0"/>
        </w:rPr>
        <w:lastRenderedPageBreak/>
        <w:t>Thank you for this question, you are right, the “planetary boundary layer” includes both the “marine boundary layer” and “boundary layer over lands” (which was referred to as “planetary boundary layer”), to make the text clearer, the manuscript has been edited throughout to refer explicitly to “boundary layer over land” rather than “planetary boundary layer”</w:t>
      </w:r>
      <w:r>
        <w:rPr>
          <w:color w:val="0070C0"/>
        </w:rPr>
        <w:t xml:space="preserve"> for air masses over lands</w:t>
      </w:r>
      <w:r w:rsidRPr="00FB4D0B">
        <w:rPr>
          <w:color w:val="0070C0"/>
        </w:rPr>
        <w:t xml:space="preserve">.  </w:t>
      </w:r>
      <w:r w:rsidR="00623796" w:rsidRPr="00FB4D0B">
        <w:rPr>
          <w:color w:val="0070C0"/>
        </w:rPr>
        <w:t xml:space="preserve">Adding </w:t>
      </w:r>
      <w:r w:rsidR="00623796" w:rsidRPr="00230C15">
        <w:rPr>
          <w:color w:val="0070C0"/>
        </w:rPr>
        <w:t>up the MBL and the marine free troposphere (MFT) gives the entire troposphere vertical column</w:t>
      </w:r>
      <w:r w:rsidR="00D015F3" w:rsidRPr="00230C15">
        <w:rPr>
          <w:color w:val="0070C0"/>
        </w:rPr>
        <w:t xml:space="preserve"> over oceans, whereas adding up the </w:t>
      </w:r>
      <w:r>
        <w:rPr>
          <w:color w:val="0070C0"/>
        </w:rPr>
        <w:t>“boundary layer over land”</w:t>
      </w:r>
      <w:r w:rsidR="00D015F3" w:rsidRPr="00230C15">
        <w:rPr>
          <w:color w:val="0070C0"/>
        </w:rPr>
        <w:t xml:space="preserve"> and free troposphere</w:t>
      </w:r>
      <w:r w:rsidR="0066306B" w:rsidRPr="00230C15">
        <w:rPr>
          <w:color w:val="0070C0"/>
        </w:rPr>
        <w:t xml:space="preserve"> (FT)</w:t>
      </w:r>
      <w:r w:rsidR="00D015F3" w:rsidRPr="00230C15">
        <w:rPr>
          <w:color w:val="0070C0"/>
        </w:rPr>
        <w:t xml:space="preserve"> gives the entire troposphere vertical column over lands</w:t>
      </w:r>
      <w:r w:rsidR="00623796" w:rsidRPr="00230C15">
        <w:rPr>
          <w:color w:val="0070C0"/>
        </w:rPr>
        <w:t>.</w:t>
      </w:r>
      <w:r w:rsidR="00D015F3" w:rsidRPr="00230C15">
        <w:rPr>
          <w:color w:val="0070C0"/>
        </w:rPr>
        <w:t xml:space="preserve"> </w:t>
      </w:r>
      <w:r>
        <w:rPr>
          <w:color w:val="0070C0"/>
        </w:rPr>
        <w:t>The separation between the boundary layer and Free troposphere is obtained by comparing the HYSPLIT trajectories altitudes against the ERA5 retrieved boundary layer (If the HYSPLIT trajectory altitude is lower than the ERA5 boundary layer then the air mass is the boundary layer and vice-versa if the HYSPLIT trajectory altitude is higher than the ERA5 boundary layer then the air mass is in the Free troposphere)</w:t>
      </w:r>
    </w:p>
    <w:p w14:paraId="40F83AA8" w14:textId="77777777" w:rsidR="00ED6330" w:rsidRPr="00272A8E" w:rsidRDefault="00ED6330" w:rsidP="00ED6330">
      <w:r w:rsidRPr="00272A8E">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71FD67C3" w14:textId="5A4E86BC" w:rsidR="00FD6A07" w:rsidRPr="00E87513" w:rsidRDefault="008D3759" w:rsidP="00ED6330">
      <w:pPr>
        <w:rPr>
          <w:color w:val="0070C0"/>
        </w:rPr>
      </w:pPr>
      <w:r w:rsidRPr="00E87513">
        <w:rPr>
          <w:color w:val="0070C0"/>
        </w:rPr>
        <w:t>C</w:t>
      </w:r>
      <w:r w:rsidRPr="00E87513">
        <w:rPr>
          <w:color w:val="0070C0"/>
          <w:vertAlign w:val="subscript"/>
        </w:rPr>
        <w:t>2</w:t>
      </w:r>
      <w:r w:rsidRPr="00E87513">
        <w:rPr>
          <w:color w:val="0070C0"/>
        </w:rPr>
        <w:t>H</w:t>
      </w:r>
      <w:r w:rsidRPr="00E87513">
        <w:rPr>
          <w:color w:val="0070C0"/>
          <w:vertAlign w:val="subscript"/>
        </w:rPr>
        <w:t>4</w:t>
      </w:r>
      <w:r w:rsidRPr="00E87513">
        <w:rPr>
          <w:color w:val="0070C0"/>
        </w:rPr>
        <w:t>O</w:t>
      </w:r>
      <w:r w:rsidRPr="00E87513">
        <w:rPr>
          <w:color w:val="0070C0"/>
          <w:vertAlign w:val="subscript"/>
        </w:rPr>
        <w:t>2</w:t>
      </w:r>
      <w:r w:rsidRPr="00E87513">
        <w:rPr>
          <w:color w:val="0070C0"/>
          <w:vertAlign w:val="superscript"/>
        </w:rPr>
        <w:t xml:space="preserve">+ </w:t>
      </w:r>
      <w:r w:rsidRPr="00E87513">
        <w:rPr>
          <w:color w:val="0070C0"/>
        </w:rPr>
        <w:t xml:space="preserve">(m60) is </w:t>
      </w:r>
      <w:r w:rsidR="005D577F" w:rsidRPr="00E87513">
        <w:rPr>
          <w:color w:val="0070C0"/>
        </w:rPr>
        <w:t>a typical m/z cellulose</w:t>
      </w:r>
      <w:r w:rsidR="00D015F3" w:rsidRPr="00E87513">
        <w:rPr>
          <w:color w:val="0070C0"/>
        </w:rPr>
        <w:t xml:space="preserve"> fragment</w:t>
      </w:r>
      <w:r w:rsidR="005D577F" w:rsidRPr="00E87513">
        <w:rPr>
          <w:color w:val="0070C0"/>
        </w:rPr>
        <w:t xml:space="preserve"> in biomass burning representative of levoglucosan</w:t>
      </w:r>
      <w:r w:rsidRPr="00E87513">
        <w:rPr>
          <w:color w:val="0070C0"/>
        </w:rPr>
        <w:t xml:space="preserve"> (</w:t>
      </w:r>
      <w:r w:rsidR="005D577F" w:rsidRPr="00E87513">
        <w:rPr>
          <w:color w:val="0070C0"/>
        </w:rPr>
        <w:t xml:space="preserve">a </w:t>
      </w:r>
      <w:r w:rsidRPr="00E87513">
        <w:rPr>
          <w:color w:val="0070C0"/>
        </w:rPr>
        <w:t>pyrolysis byproduct of cellulose</w:t>
      </w:r>
      <w:r w:rsidR="005D577F" w:rsidRPr="00E87513">
        <w:rPr>
          <w:color w:val="0070C0"/>
        </w:rPr>
        <w:t>)</w:t>
      </w:r>
      <w:r w:rsidRPr="00E87513">
        <w:rPr>
          <w:color w:val="0070C0"/>
        </w:rPr>
        <w:t xml:space="preserve"> </w:t>
      </w:r>
      <w:r w:rsidRPr="00E87513">
        <w:rPr>
          <w:color w:val="0070C0"/>
        </w:rPr>
        <w:fldChar w:fldCharType="begin"/>
      </w:r>
      <w:r w:rsidRPr="00E87513">
        <w:rPr>
          <w:color w:val="0070C0"/>
        </w:rPr>
        <w:instrText xml:space="preserve"> ADDIN ZOTERO_ITEM CSL_CITATION {"citationID":"IJEbEyAT","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E87513">
        <w:rPr>
          <w:color w:val="0070C0"/>
        </w:rPr>
        <w:fldChar w:fldCharType="separate"/>
      </w:r>
      <w:r w:rsidRPr="00E87513">
        <w:rPr>
          <w:rFonts w:ascii="Aptos" w:hAnsi="Aptos"/>
          <w:color w:val="0070C0"/>
        </w:rPr>
        <w:t>(Lin et al., 2017)</w:t>
      </w:r>
      <w:r w:rsidRPr="00E87513">
        <w:rPr>
          <w:color w:val="0070C0"/>
        </w:rPr>
        <w:fldChar w:fldCharType="end"/>
      </w:r>
      <w:r w:rsidR="005D577F" w:rsidRPr="00E87513">
        <w:rPr>
          <w:color w:val="0070C0"/>
        </w:rPr>
        <w:t xml:space="preserve">. </w:t>
      </w:r>
      <w:r w:rsidR="00802CB3" w:rsidRPr="00E87513">
        <w:rPr>
          <w:color w:val="0070C0"/>
        </w:rPr>
        <w:t>The text has been edited to refer to levoglucosan rather than cellulose</w:t>
      </w:r>
      <w:r w:rsidR="00D015F3" w:rsidRPr="00E87513">
        <w:rPr>
          <w:color w:val="0070C0"/>
        </w:rPr>
        <w:t xml:space="preserve"> to avoid confusion</w:t>
      </w:r>
      <w:r w:rsidR="00802CB3" w:rsidRPr="00E87513">
        <w:rPr>
          <w:color w:val="0070C0"/>
        </w:rPr>
        <w:t xml:space="preserve">. </w:t>
      </w:r>
    </w:p>
    <w:p w14:paraId="0DEF0AA3" w14:textId="77777777" w:rsidR="00ED6330" w:rsidRPr="00272A8E" w:rsidRDefault="00ED6330" w:rsidP="00ED6330">
      <w:r w:rsidRPr="00272A8E">
        <w:t xml:space="preserve">L421 Please rephrase to ‘carbohydrates and derivatives’ This is necessary because arabitol and mannitol are not strictly carbohydrates, but rather ‘sugar </w:t>
      </w:r>
      <w:proofErr w:type="gramStart"/>
      <w:r w:rsidRPr="00272A8E">
        <w:t>alcohols’</w:t>
      </w:r>
      <w:proofErr w:type="gramEnd"/>
      <w:r w:rsidRPr="00272A8E">
        <w:t>.</w:t>
      </w:r>
    </w:p>
    <w:p w14:paraId="0F7A0FDD" w14:textId="333EB3C8" w:rsidR="008D3759" w:rsidRPr="00272A8E" w:rsidRDefault="008D3759" w:rsidP="00ED6330">
      <w:pPr>
        <w:rPr>
          <w:b/>
          <w:bCs/>
        </w:rPr>
      </w:pPr>
      <w:r w:rsidRPr="00272A8E">
        <w:rPr>
          <w:b/>
          <w:bCs/>
        </w:rPr>
        <w:t>Done, thank you</w:t>
      </w:r>
      <w:r w:rsidR="00D15BCE" w:rsidRPr="00272A8E">
        <w:rPr>
          <w:b/>
          <w:bCs/>
        </w:rPr>
        <w:t xml:space="preserve"> for correcting this.</w:t>
      </w:r>
    </w:p>
    <w:p w14:paraId="2677CD42" w14:textId="77777777" w:rsidR="00ED6330" w:rsidRPr="00272A8E" w:rsidRDefault="00ED6330" w:rsidP="00ED6330">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5D0A1FBC" w14:textId="77777777" w:rsidR="00ED6330" w:rsidRPr="00272A8E" w:rsidRDefault="00ED6330" w:rsidP="00ED6330">
      <w:r w:rsidRPr="00272A8E">
        <w:t xml:space="preserve">Paglione, M., Beddows, D. C. S., Jones, A., Lachlan-Cope, T., Rinaldi, M., Decesari,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1F4E814F" w14:textId="28192C2B" w:rsidR="007F5970" w:rsidRPr="00CB060B" w:rsidRDefault="00BE6186">
      <w:pPr>
        <w:pBdr>
          <w:bottom w:val="single" w:sz="6" w:space="1" w:color="auto"/>
        </w:pBdr>
        <w:rPr>
          <w:color w:val="0070C0"/>
        </w:rPr>
      </w:pPr>
      <w:r w:rsidRPr="00CB060B">
        <w:rPr>
          <w:color w:val="0070C0"/>
        </w:rPr>
        <w:t>Thank you for your recommendation</w:t>
      </w:r>
      <w:r w:rsidR="00D015F3" w:rsidRPr="00CB060B">
        <w:rPr>
          <w:color w:val="0070C0"/>
        </w:rPr>
        <w:t xml:space="preserve">. </w:t>
      </w:r>
      <w:r w:rsidRPr="00CB060B">
        <w:rPr>
          <w:color w:val="0070C0"/>
        </w:rPr>
        <w:t xml:space="preserve">We observe some strong similarities with the </w:t>
      </w:r>
      <w:r w:rsidR="00D015F3" w:rsidRPr="00CB060B">
        <w:rPr>
          <w:color w:val="0070C0"/>
        </w:rPr>
        <w:t>sources</w:t>
      </w:r>
      <w:r w:rsidRPr="00CB060B">
        <w:rPr>
          <w:color w:val="0070C0"/>
        </w:rPr>
        <w:t xml:space="preserve"> reported in Paglione et al.  (2024),</w:t>
      </w:r>
      <w:r w:rsidR="00D015F3" w:rsidRPr="00CB060B">
        <w:rPr>
          <w:color w:val="0070C0"/>
        </w:rPr>
        <w:t xml:space="preserve"> namely</w:t>
      </w:r>
      <w:r w:rsidR="00E613E2" w:rsidRPr="00CB060B">
        <w:rPr>
          <w:color w:val="0070C0"/>
        </w:rPr>
        <w:t xml:space="preserve"> with</w:t>
      </w:r>
      <w:r w:rsidR="00D015F3" w:rsidRPr="00CB060B">
        <w:rPr>
          <w:color w:val="0070C0"/>
        </w:rPr>
        <w:t xml:space="preserve"> sea spray</w:t>
      </w:r>
      <w:r w:rsidR="00E613E2" w:rsidRPr="00CB060B">
        <w:rPr>
          <w:color w:val="0070C0"/>
        </w:rPr>
        <w:t xml:space="preserve"> (PMOA)</w:t>
      </w:r>
      <w:r w:rsidR="00D015F3" w:rsidRPr="00CB060B">
        <w:rPr>
          <w:color w:val="0070C0"/>
        </w:rPr>
        <w:t xml:space="preserve"> and MSA</w:t>
      </w:r>
      <w:r w:rsidRPr="00CB060B">
        <w:rPr>
          <w:color w:val="0070C0"/>
        </w:rPr>
        <w:t>. The</w:t>
      </w:r>
      <w:r w:rsidR="00D015F3" w:rsidRPr="00CB060B">
        <w:rPr>
          <w:color w:val="0070C0"/>
        </w:rPr>
        <w:t xml:space="preserve"> authors present </w:t>
      </w:r>
      <w:r w:rsidRPr="00CB060B">
        <w:rPr>
          <w:color w:val="0070C0"/>
        </w:rPr>
        <w:t xml:space="preserve">some PMF results with two PMOA factors (one with polyols, saccharides, </w:t>
      </w:r>
      <w:proofErr w:type="spellStart"/>
      <w:r w:rsidRPr="00CB060B">
        <w:rPr>
          <w:color w:val="0070C0"/>
        </w:rPr>
        <w:t>aliphatics</w:t>
      </w:r>
      <w:proofErr w:type="spellEnd"/>
      <w:r w:rsidRPr="00CB060B">
        <w:rPr>
          <w:color w:val="0070C0"/>
        </w:rPr>
        <w:t xml:space="preserve"> and another one with polyols and lactic acid owing to sugar fermentation), two SOA profiles (one with MSA and DMA and another one with TMA and MSA) as well as</w:t>
      </w:r>
      <w:r w:rsidR="00D015F3" w:rsidRPr="00CB060B">
        <w:rPr>
          <w:color w:val="0070C0"/>
        </w:rPr>
        <w:t xml:space="preserve"> one </w:t>
      </w:r>
      <w:r w:rsidRPr="00CB060B">
        <w:rPr>
          <w:color w:val="0070C0"/>
        </w:rPr>
        <w:t>last factor being a mix of POA and SOA.</w:t>
      </w:r>
      <w:r w:rsidR="0099595E" w:rsidRPr="00CB060B">
        <w:rPr>
          <w:color w:val="0070C0"/>
        </w:rPr>
        <w:t xml:space="preserve"> </w:t>
      </w:r>
      <w:r w:rsidR="00E613E2" w:rsidRPr="00CB060B">
        <w:rPr>
          <w:color w:val="0070C0"/>
        </w:rPr>
        <w:t xml:space="preserve">A reference to this paper was added in the </w:t>
      </w:r>
      <w:r w:rsidR="005932B8" w:rsidRPr="00CB060B">
        <w:rPr>
          <w:color w:val="0070C0"/>
        </w:rPr>
        <w:t>PMOA</w:t>
      </w:r>
      <w:r w:rsidR="00E87513">
        <w:rPr>
          <w:color w:val="0070C0"/>
        </w:rPr>
        <w:t xml:space="preserve"> as well as in the MSA-OA</w:t>
      </w:r>
      <w:r w:rsidR="005932B8" w:rsidRPr="00CB060B">
        <w:rPr>
          <w:color w:val="0070C0"/>
        </w:rPr>
        <w:t xml:space="preserve"> section</w:t>
      </w:r>
      <w:r w:rsidR="00E87513">
        <w:rPr>
          <w:color w:val="0070C0"/>
        </w:rPr>
        <w:t>s</w:t>
      </w:r>
      <w:r w:rsidR="005932B8" w:rsidRPr="00CB060B">
        <w:rPr>
          <w:color w:val="0070C0"/>
        </w:rPr>
        <w:t xml:space="preserve"> of the paper</w:t>
      </w:r>
      <w:r w:rsidR="00E613E2" w:rsidRPr="00CB060B">
        <w:rPr>
          <w:color w:val="0070C0"/>
        </w:rPr>
        <w:t>.</w:t>
      </w:r>
    </w:p>
    <w:p w14:paraId="3E45D019" w14:textId="77777777" w:rsidR="009F0766" w:rsidRDefault="009F0766" w:rsidP="007F5970">
      <w:r>
        <w:t>Reviewer 2</w:t>
      </w:r>
    </w:p>
    <w:p w14:paraId="18146A21" w14:textId="1D4369FD" w:rsidR="007F5970" w:rsidRPr="00272A8E" w:rsidRDefault="007F5970" w:rsidP="007F5970">
      <w:r w:rsidRPr="00272A8E">
        <w:lastRenderedPageBreak/>
        <w:t xml:space="preserve">The study by Chevassus et al. on Marine Organic Aerosols at Mace Head effectively highlights the influence of phytoplankton and source variability on different organic aerosols, </w:t>
      </w:r>
      <w:proofErr w:type="spellStart"/>
      <w:r w:rsidRPr="00272A8E">
        <w:t>analyzed</w:t>
      </w:r>
      <w:proofErr w:type="spellEnd"/>
      <w:r w:rsidRPr="00272A8E">
        <w:t xml:space="preserve"> using AMS. The manuscript is well-written and presents valuable findings, making it deserving of publication in the journal after addressing a few revisions.</w:t>
      </w:r>
    </w:p>
    <w:p w14:paraId="623839AB" w14:textId="77777777" w:rsidR="007F5970" w:rsidRPr="00272A8E" w:rsidRDefault="007F5970" w:rsidP="007F5970">
      <w:pPr>
        <w:numPr>
          <w:ilvl w:val="0"/>
          <w:numId w:val="1"/>
        </w:numPr>
      </w:pPr>
      <w:r w:rsidRPr="00272A8E">
        <w:t xml:space="preserve">The legibility of the text in the figures requires improvement, particularly in Figures 5 and 6. Ensure that labels and the fonts are clearly readable. Additionally, the </w:t>
      </w:r>
      <w:proofErr w:type="spellStart"/>
      <w:r w:rsidRPr="00272A8E">
        <w:t>labeling</w:t>
      </w:r>
      <w:proofErr w:type="spellEnd"/>
      <w:r w:rsidRPr="00272A8E">
        <w:t xml:space="preserve"> across all figures should be harmonized for consistency. For example, compare the font sizes of the labels in Figures 1 and 2. Introduce adequate spacing between panels to clearly distinguish factors and profiles.</w:t>
      </w:r>
    </w:p>
    <w:p w14:paraId="31BA3E5D" w14:textId="5142584E" w:rsidR="007F5970" w:rsidRPr="00CB060B" w:rsidRDefault="007F5970" w:rsidP="007F5970">
      <w:pPr>
        <w:rPr>
          <w:color w:val="0070C0"/>
        </w:rPr>
      </w:pPr>
      <w:r w:rsidRPr="00CB060B">
        <w:rPr>
          <w:color w:val="0070C0"/>
        </w:rPr>
        <w:t xml:space="preserve">Thank you, figures resolution and formatting were improved throughout the </w:t>
      </w:r>
      <w:r w:rsidR="009F0766" w:rsidRPr="00CB060B">
        <w:rPr>
          <w:color w:val="0070C0"/>
        </w:rPr>
        <w:t>manuscript</w:t>
      </w:r>
      <w:r w:rsidRPr="00CB060B">
        <w:rPr>
          <w:color w:val="0070C0"/>
        </w:rPr>
        <w:t>.</w:t>
      </w:r>
    </w:p>
    <w:p w14:paraId="2209527A" w14:textId="77777777" w:rsidR="007F5970" w:rsidRPr="00272A8E" w:rsidRDefault="007F5970" w:rsidP="007F5970">
      <w:pPr>
        <w:numPr>
          <w:ilvl w:val="0"/>
          <w:numId w:val="1"/>
        </w:numPr>
      </w:pPr>
      <w:r w:rsidRPr="00272A8E">
        <w:t>The abstract does not mention whether the expected aim of obtaining elemental ratios for parameterization was achieved. If successful, explicitly state the derived ratios in the abstract and clarify their relevance. For which specific parameterizations can these ratios now be utilized?</w:t>
      </w:r>
    </w:p>
    <w:p w14:paraId="1C41F1F5" w14:textId="631A456E" w:rsidR="007F5970" w:rsidRDefault="007F5970">
      <w:pPr>
        <w:rPr>
          <w:color w:val="0070C0"/>
        </w:rPr>
      </w:pPr>
      <w:commentRangeStart w:id="2"/>
      <w:r w:rsidRPr="00E44C8C">
        <w:rPr>
          <w:color w:val="0070C0"/>
        </w:rPr>
        <w:t>Parametrisations from elemental ratios are beyond the scope of this paper and will be the subject of future work, the introduction was rewritten to reduce the emphasis on this aspect</w:t>
      </w:r>
      <w:commentRangeEnd w:id="2"/>
      <w:r w:rsidR="009F0766" w:rsidRPr="00E44C8C">
        <w:rPr>
          <w:rStyle w:val="CommentReference"/>
          <w:color w:val="0070C0"/>
        </w:rPr>
        <w:commentReference w:id="2"/>
      </w:r>
      <w:r w:rsidRPr="00E44C8C">
        <w:rPr>
          <w:color w:val="0070C0"/>
        </w:rPr>
        <w:t>.</w:t>
      </w:r>
      <w:r w:rsidR="00E44C8C">
        <w:rPr>
          <w:color w:val="0070C0"/>
        </w:rPr>
        <w:t xml:space="preserve"> Elemental ratios were successfully obtained for each </w:t>
      </w:r>
      <w:r w:rsidR="00E87513">
        <w:rPr>
          <w:color w:val="0070C0"/>
        </w:rPr>
        <w:t xml:space="preserve">factor and placing them on the Van </w:t>
      </w:r>
      <w:proofErr w:type="spellStart"/>
      <w:r w:rsidR="00E87513">
        <w:rPr>
          <w:color w:val="0070C0"/>
        </w:rPr>
        <w:t>Krevlen</w:t>
      </w:r>
      <w:proofErr w:type="spellEnd"/>
      <w:r w:rsidR="00E87513">
        <w:rPr>
          <w:color w:val="0070C0"/>
        </w:rPr>
        <w:t xml:space="preserve"> plot allowed for us to conclude on a-pinene</w:t>
      </w:r>
    </w:p>
    <w:p w14:paraId="025E117B" w14:textId="77777777" w:rsidR="00E87513" w:rsidRPr="00E44C8C" w:rsidRDefault="00E87513">
      <w:pPr>
        <w:rPr>
          <w:color w:val="0070C0"/>
        </w:rPr>
      </w:pPr>
    </w:p>
    <w:sectPr w:rsidR="00E87513" w:rsidRPr="00E44C8C">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Ovadnevaite, Jurgita" w:date="2024-12-10T10:37:00Z" w:initials="JO">
    <w:p w14:paraId="4128994B" w14:textId="77777777" w:rsidR="009F0766" w:rsidRDefault="009F0766" w:rsidP="009F0766">
      <w:pPr>
        <w:pStyle w:val="CommentText"/>
      </w:pPr>
      <w:r>
        <w:rPr>
          <w:rStyle w:val="CommentReference"/>
        </w:rPr>
        <w:annotationRef/>
      </w:r>
      <w:r>
        <w:t>But you have the whole section on the ratios, the reviewer does not ask to provide parameterization, but state the ratios in the abstract and their relev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2899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9A0C2F0" w16cex:dateUtc="2024-12-10T1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28994B" w16cid:durableId="39A0C2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7710F"/>
    <w:multiLevelType w:val="multilevel"/>
    <w:tmpl w:val="55B4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1605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330"/>
    <w:rsid w:val="00035807"/>
    <w:rsid w:val="000A1B03"/>
    <w:rsid w:val="00137A18"/>
    <w:rsid w:val="00160B15"/>
    <w:rsid w:val="00230C15"/>
    <w:rsid w:val="00272A8E"/>
    <w:rsid w:val="002F0497"/>
    <w:rsid w:val="003B2C5A"/>
    <w:rsid w:val="0048748D"/>
    <w:rsid w:val="004911B5"/>
    <w:rsid w:val="004E36D1"/>
    <w:rsid w:val="005932B8"/>
    <w:rsid w:val="005D577F"/>
    <w:rsid w:val="00615822"/>
    <w:rsid w:val="00623796"/>
    <w:rsid w:val="006271BD"/>
    <w:rsid w:val="0066306B"/>
    <w:rsid w:val="006A18AB"/>
    <w:rsid w:val="006A7D5F"/>
    <w:rsid w:val="006E068E"/>
    <w:rsid w:val="006E521A"/>
    <w:rsid w:val="007F5970"/>
    <w:rsid w:val="00802CB3"/>
    <w:rsid w:val="008D3759"/>
    <w:rsid w:val="0092636B"/>
    <w:rsid w:val="00937891"/>
    <w:rsid w:val="0099595E"/>
    <w:rsid w:val="009F0766"/>
    <w:rsid w:val="00A026F0"/>
    <w:rsid w:val="00AA1FCF"/>
    <w:rsid w:val="00AB6889"/>
    <w:rsid w:val="00AE01B5"/>
    <w:rsid w:val="00AF2CC0"/>
    <w:rsid w:val="00BE6186"/>
    <w:rsid w:val="00BF16B3"/>
    <w:rsid w:val="00C43F0D"/>
    <w:rsid w:val="00C51BDD"/>
    <w:rsid w:val="00CB060B"/>
    <w:rsid w:val="00CC4481"/>
    <w:rsid w:val="00D015F3"/>
    <w:rsid w:val="00D1481C"/>
    <w:rsid w:val="00D15BCE"/>
    <w:rsid w:val="00DF4A1E"/>
    <w:rsid w:val="00E44C8C"/>
    <w:rsid w:val="00E613E2"/>
    <w:rsid w:val="00E87513"/>
    <w:rsid w:val="00EA425B"/>
    <w:rsid w:val="00ED6330"/>
    <w:rsid w:val="00EF2513"/>
    <w:rsid w:val="00F87EF0"/>
    <w:rsid w:val="00FB4C9F"/>
    <w:rsid w:val="00FB4D0B"/>
    <w:rsid w:val="00FD4BF5"/>
    <w:rsid w:val="00FD6A07"/>
    <w:rsid w:val="00FF6C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7FED"/>
  <w15:chartTrackingRefBased/>
  <w15:docId w15:val="{689E90D0-AEB6-4739-AC27-CA3C5EF55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63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3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3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3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3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3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3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3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3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3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3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3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3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3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3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3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3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330"/>
    <w:rPr>
      <w:rFonts w:eastAsiaTheme="majorEastAsia" w:cstheme="majorBidi"/>
      <w:color w:val="272727" w:themeColor="text1" w:themeTint="D8"/>
    </w:rPr>
  </w:style>
  <w:style w:type="paragraph" w:styleId="Title">
    <w:name w:val="Title"/>
    <w:basedOn w:val="Normal"/>
    <w:next w:val="Normal"/>
    <w:link w:val="TitleChar"/>
    <w:uiPriority w:val="10"/>
    <w:qFormat/>
    <w:rsid w:val="00ED63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3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3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3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330"/>
    <w:pPr>
      <w:spacing w:before="160"/>
      <w:jc w:val="center"/>
    </w:pPr>
    <w:rPr>
      <w:i/>
      <w:iCs/>
      <w:color w:val="404040" w:themeColor="text1" w:themeTint="BF"/>
    </w:rPr>
  </w:style>
  <w:style w:type="character" w:customStyle="1" w:styleId="QuoteChar">
    <w:name w:val="Quote Char"/>
    <w:basedOn w:val="DefaultParagraphFont"/>
    <w:link w:val="Quote"/>
    <w:uiPriority w:val="29"/>
    <w:rsid w:val="00ED6330"/>
    <w:rPr>
      <w:i/>
      <w:iCs/>
      <w:color w:val="404040" w:themeColor="text1" w:themeTint="BF"/>
    </w:rPr>
  </w:style>
  <w:style w:type="paragraph" w:styleId="ListParagraph">
    <w:name w:val="List Paragraph"/>
    <w:basedOn w:val="Normal"/>
    <w:uiPriority w:val="34"/>
    <w:qFormat/>
    <w:rsid w:val="00ED6330"/>
    <w:pPr>
      <w:ind w:left="720"/>
      <w:contextualSpacing/>
    </w:pPr>
  </w:style>
  <w:style w:type="character" w:styleId="IntenseEmphasis">
    <w:name w:val="Intense Emphasis"/>
    <w:basedOn w:val="DefaultParagraphFont"/>
    <w:uiPriority w:val="21"/>
    <w:qFormat/>
    <w:rsid w:val="00ED6330"/>
    <w:rPr>
      <w:i/>
      <w:iCs/>
      <w:color w:val="0F4761" w:themeColor="accent1" w:themeShade="BF"/>
    </w:rPr>
  </w:style>
  <w:style w:type="paragraph" w:styleId="IntenseQuote">
    <w:name w:val="Intense Quote"/>
    <w:basedOn w:val="Normal"/>
    <w:next w:val="Normal"/>
    <w:link w:val="IntenseQuoteChar"/>
    <w:uiPriority w:val="30"/>
    <w:qFormat/>
    <w:rsid w:val="00ED63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330"/>
    <w:rPr>
      <w:i/>
      <w:iCs/>
      <w:color w:val="0F4761" w:themeColor="accent1" w:themeShade="BF"/>
    </w:rPr>
  </w:style>
  <w:style w:type="character" w:styleId="IntenseReference">
    <w:name w:val="Intense Reference"/>
    <w:basedOn w:val="DefaultParagraphFont"/>
    <w:uiPriority w:val="32"/>
    <w:qFormat/>
    <w:rsid w:val="00ED6330"/>
    <w:rPr>
      <w:b/>
      <w:bCs/>
      <w:smallCaps/>
      <w:color w:val="0F4761" w:themeColor="accent1" w:themeShade="BF"/>
      <w:spacing w:val="5"/>
    </w:rPr>
  </w:style>
  <w:style w:type="paragraph" w:styleId="Revision">
    <w:name w:val="Revision"/>
    <w:hidden/>
    <w:uiPriority w:val="99"/>
    <w:semiHidden/>
    <w:rsid w:val="00272A8E"/>
    <w:pPr>
      <w:spacing w:after="0" w:line="240" w:lineRule="auto"/>
    </w:pPr>
  </w:style>
  <w:style w:type="character" w:styleId="CommentReference">
    <w:name w:val="annotation reference"/>
    <w:basedOn w:val="DefaultParagraphFont"/>
    <w:uiPriority w:val="99"/>
    <w:semiHidden/>
    <w:unhideWhenUsed/>
    <w:rsid w:val="00272A8E"/>
    <w:rPr>
      <w:sz w:val="16"/>
      <w:szCs w:val="16"/>
    </w:rPr>
  </w:style>
  <w:style w:type="paragraph" w:styleId="CommentText">
    <w:name w:val="annotation text"/>
    <w:basedOn w:val="Normal"/>
    <w:link w:val="CommentTextChar"/>
    <w:uiPriority w:val="99"/>
    <w:unhideWhenUsed/>
    <w:rsid w:val="00272A8E"/>
    <w:pPr>
      <w:spacing w:line="240" w:lineRule="auto"/>
    </w:pPr>
    <w:rPr>
      <w:sz w:val="20"/>
      <w:szCs w:val="20"/>
    </w:rPr>
  </w:style>
  <w:style w:type="character" w:customStyle="1" w:styleId="CommentTextChar">
    <w:name w:val="Comment Text Char"/>
    <w:basedOn w:val="DefaultParagraphFont"/>
    <w:link w:val="CommentText"/>
    <w:uiPriority w:val="99"/>
    <w:rsid w:val="00272A8E"/>
    <w:rPr>
      <w:sz w:val="20"/>
      <w:szCs w:val="20"/>
      <w:lang w:val="en-GB"/>
    </w:rPr>
  </w:style>
  <w:style w:type="paragraph" w:styleId="CommentSubject">
    <w:name w:val="annotation subject"/>
    <w:basedOn w:val="CommentText"/>
    <w:next w:val="CommentText"/>
    <w:link w:val="CommentSubjectChar"/>
    <w:uiPriority w:val="99"/>
    <w:semiHidden/>
    <w:unhideWhenUsed/>
    <w:rsid w:val="00272A8E"/>
    <w:rPr>
      <w:b/>
      <w:bCs/>
    </w:rPr>
  </w:style>
  <w:style w:type="character" w:customStyle="1" w:styleId="CommentSubjectChar">
    <w:name w:val="Comment Subject Char"/>
    <w:basedOn w:val="CommentTextChar"/>
    <w:link w:val="CommentSubject"/>
    <w:uiPriority w:val="99"/>
    <w:semiHidden/>
    <w:rsid w:val="00272A8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386664">
      <w:bodyDiv w:val="1"/>
      <w:marLeft w:val="0"/>
      <w:marRight w:val="0"/>
      <w:marTop w:val="0"/>
      <w:marBottom w:val="0"/>
      <w:divBdr>
        <w:top w:val="none" w:sz="0" w:space="0" w:color="auto"/>
        <w:left w:val="none" w:sz="0" w:space="0" w:color="auto"/>
        <w:bottom w:val="none" w:sz="0" w:space="0" w:color="auto"/>
        <w:right w:val="none" w:sz="0" w:space="0" w:color="auto"/>
      </w:divBdr>
    </w:div>
    <w:div w:id="782112953">
      <w:bodyDiv w:val="1"/>
      <w:marLeft w:val="0"/>
      <w:marRight w:val="0"/>
      <w:marTop w:val="0"/>
      <w:marBottom w:val="0"/>
      <w:divBdr>
        <w:top w:val="none" w:sz="0" w:space="0" w:color="auto"/>
        <w:left w:val="none" w:sz="0" w:space="0" w:color="auto"/>
        <w:bottom w:val="none" w:sz="0" w:space="0" w:color="auto"/>
        <w:right w:val="none" w:sz="0" w:space="0" w:color="auto"/>
      </w:divBdr>
    </w:div>
    <w:div w:id="1065757731">
      <w:bodyDiv w:val="1"/>
      <w:marLeft w:val="0"/>
      <w:marRight w:val="0"/>
      <w:marTop w:val="0"/>
      <w:marBottom w:val="0"/>
      <w:divBdr>
        <w:top w:val="none" w:sz="0" w:space="0" w:color="auto"/>
        <w:left w:val="none" w:sz="0" w:space="0" w:color="auto"/>
        <w:bottom w:val="none" w:sz="0" w:space="0" w:color="auto"/>
        <w:right w:val="none" w:sz="0" w:space="0" w:color="auto"/>
      </w:divBdr>
    </w:div>
    <w:div w:id="19800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8</TotalTime>
  <Pages>4</Pages>
  <Words>1764</Words>
  <Characters>1005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CHEVASSUS, Emmanuel</cp:lastModifiedBy>
  <cp:revision>3</cp:revision>
  <dcterms:created xsi:type="dcterms:W3CDTF">2024-12-10T10:37:00Z</dcterms:created>
  <dcterms:modified xsi:type="dcterms:W3CDTF">2024-12-1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IslwzYU"/&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